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val="nb-NO"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val="nb-NO"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 xml:space="preserve">This will display the list of publicly availavble projects in </w:t>
      </w:r>
      <w:r w:rsidR="0095781D" w:rsidRPr="002B7395">
        <w:rPr>
          <w:color w:val="1F497D" w:themeColor="text2"/>
        </w:rPr>
        <w:t>PRIDE</w:t>
      </w:r>
      <w:hyperlink w:anchor="_ENREF_1" w:tooltip="Martens, 2005 #8" w:history="1">
        <w:r w:rsidR="00500DF0"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500DF0"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500DF0" w:rsidRPr="002B7395">
          <w:fldChar w:fldCharType="end"/>
        </w:r>
        <w:r w:rsidR="00500DF0" w:rsidRPr="002B7395">
          <w:fldChar w:fldCharType="separate"/>
        </w:r>
        <w:r w:rsidR="0095781D" w:rsidRPr="002B7395">
          <w:rPr>
            <w:noProof/>
            <w:vertAlign w:val="superscript"/>
          </w:rPr>
          <w:t>1</w:t>
        </w:r>
        <w:r w:rsidR="00500DF0"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076A95" w:rsidP="00C8724E">
      <w:pPr>
        <w:jc w:val="center"/>
      </w:pPr>
      <w:r>
        <w:rPr>
          <w:noProof/>
          <w:lang w:val="nb-NO" w:eastAsia="nb-NO"/>
        </w:rPr>
        <w:drawing>
          <wp:inline distT="0" distB="0" distL="0" distR="0">
            <wp:extent cx="4279392" cy="3845052"/>
            <wp:effectExtent l="0" t="19050" r="83058" b="60198"/>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279392" cy="38450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 xml:space="preserve">At the top </w:t>
      </w:r>
      <w:r w:rsidR="00C753DF">
        <w:t xml:space="preserve">you now </w:t>
      </w:r>
      <w:r w:rsidR="00076A95">
        <w:t>the</w:t>
      </w:r>
      <w:r w:rsidR="00C753DF">
        <w:t xml:space="preserve"> possible</w:t>
      </w:r>
      <w:r>
        <w:t xml:space="preserve"> source</w:t>
      </w:r>
      <w:r w:rsidR="00076A95">
        <w:t>(</w:t>
      </w:r>
      <w:r w:rsidR="00C753DF">
        <w:t>s</w:t>
      </w:r>
      <w:r w:rsidR="00076A95">
        <w:t>)</w:t>
      </w:r>
      <w:r>
        <w:t xml:space="preserve"> </w:t>
      </w:r>
      <w:r w:rsidR="00C753DF">
        <w:t>for</w:t>
      </w:r>
      <w:r>
        <w:t xml:space="preserve"> the spectrum data</w:t>
      </w:r>
      <w:r w:rsidR="00076A95">
        <w:t xml:space="preserve">: PRIDE XML or </w:t>
      </w:r>
      <w:proofErr w:type="spellStart"/>
      <w:r w:rsidR="00C753DF">
        <w:t>mgf</w:t>
      </w:r>
      <w:proofErr w:type="spellEnd"/>
      <w:r w:rsidR="00C753DF">
        <w:t xml:space="preserve"> file</w:t>
      </w:r>
      <w:r w:rsidR="00076A95">
        <w:t>s</w:t>
      </w:r>
      <w:r w:rsidR="00C753DF">
        <w:t xml:space="preserve">. We will </w:t>
      </w:r>
      <w:r w:rsidR="00076A95">
        <w:t xml:space="preserve">here </w:t>
      </w:r>
      <w:r w:rsidR="00C753DF">
        <w:t>use PRIDE XML file. F</w:t>
      </w:r>
      <w:r>
        <w:t>or the search settings</w:t>
      </w:r>
      <w:r w:rsidR="00C753DF">
        <w:t xml:space="preserve"> the option</w:t>
      </w:r>
      <w:r w:rsidR="00076A95">
        <w:t>s</w:t>
      </w:r>
      <w:r w:rsidR="00C753DF">
        <w:t xml:space="preserve"> </w:t>
      </w:r>
      <w:r w:rsidR="00076A95">
        <w:t>are</w:t>
      </w:r>
      <w:r w:rsidR="00C753DF">
        <w:t xml:space="preserve"> PRIDE XML </w:t>
      </w:r>
      <w:r w:rsidR="00076A95">
        <w:t xml:space="preserve">or </w:t>
      </w:r>
      <w:proofErr w:type="spellStart"/>
      <w:r w:rsidR="00076A95">
        <w:t>mzIdentML</w:t>
      </w:r>
      <w:proofErr w:type="spellEnd"/>
      <w:r w:rsidR="00076A95">
        <w:t xml:space="preserve"> </w:t>
      </w:r>
      <w:r w:rsidR="00C753DF">
        <w:t>file</w:t>
      </w:r>
      <w:r w:rsidR="00076A95">
        <w:t>s. Again we here only have one option, the PRIDE XML file.</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w:t>
      </w:r>
      <w:r w:rsidR="00B764CC">
        <w:rPr>
          <w:color w:val="4F6228" w:themeColor="accent3" w:themeShade="80"/>
        </w:rPr>
        <w:t>october</w:t>
      </w:r>
      <w:r w:rsidR="007A20E5" w:rsidRPr="002B7395">
        <w:rPr>
          <w:color w:val="4F6228" w:themeColor="accent3" w:themeShade="80"/>
        </w:rPr>
        <w:t>-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500DF0"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rsidR="00633521">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 xml:space="preserve">to close </w:t>
      </w:r>
      <w:r w:rsidRPr="0077295E">
        <w:rPr>
          <w:color w:val="1F497D" w:themeColor="text2"/>
        </w:rPr>
        <w:t>PeptideShaker</w:t>
      </w:r>
      <w:r>
        <w:t xml:space="preserve"> and open </w:t>
      </w:r>
      <w:r w:rsidRPr="0077295E">
        <w:rPr>
          <w:color w:val="1F497D" w:themeColor="text2"/>
        </w:rPr>
        <w:t>SearchGUI</w:t>
      </w:r>
      <w:r>
        <w:t xml:space="preserve"> to start the reprocessing.</w:t>
      </w:r>
    </w:p>
    <w:p w:rsidR="00633521" w:rsidRPr="00633521" w:rsidRDefault="00633521" w:rsidP="00633521">
      <w:pPr>
        <w:jc w:val="both"/>
        <w:rPr>
          <w:sz w:val="6"/>
        </w:rPr>
      </w:pPr>
    </w:p>
    <w:p w:rsidR="00976808" w:rsidRDefault="00E84F5A" w:rsidP="0077295E">
      <w:pPr>
        <w:jc w:val="both"/>
      </w:pPr>
      <w:r w:rsidRPr="0077295E">
        <w:rPr>
          <w:color w:val="1F497D" w:themeColor="text2"/>
        </w:rPr>
        <w:t>SearchGUI</w:t>
      </w:r>
      <w:r>
        <w:t xml:space="preserve">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0D12E8" w:rsidP="00E84F5A">
      <w:pPr>
        <w:jc w:val="center"/>
      </w:pPr>
      <w:r>
        <w:rPr>
          <w:noProof/>
          <w:lang w:val="nb-NO" w:eastAsia="nb-NO"/>
        </w:rPr>
        <w:drawing>
          <wp:inline distT="0" distB="0" distL="0" distR="0">
            <wp:extent cx="4598700" cy="3908895"/>
            <wp:effectExtent l="0" t="19050" r="68550" b="535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04536" cy="3913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77295E" w:rsidP="005E1605">
      <w:pPr>
        <w:spacing w:after="0"/>
        <w:jc w:val="center"/>
      </w:pPr>
      <w:r>
        <w:rPr>
          <w:noProof/>
          <w:lang w:val="nb-NO" w:eastAsia="nb-NO"/>
        </w:rPr>
        <w:drawing>
          <wp:inline distT="0" distB="0" distL="0" distR="0">
            <wp:extent cx="4821174" cy="3556159"/>
            <wp:effectExtent l="0" t="19050" r="74676" b="63341"/>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821174" cy="355615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70319E" w:rsidP="00E16CD5">
      <w:pPr>
        <w:spacing w:after="0"/>
        <w:jc w:val="both"/>
      </w:pPr>
      <w:r>
        <w:t xml:space="preserve">To save time, disable </w:t>
      </w:r>
      <w:proofErr w:type="spellStart"/>
      <w:r>
        <w:t>MyriMatch</w:t>
      </w:r>
      <w:proofErr w:type="spellEnd"/>
      <w:r>
        <w:t xml:space="preserve">, </w:t>
      </w:r>
      <w:r w:rsidR="00E238CC">
        <w:t>MS Amanda</w:t>
      </w:r>
      <w:r w:rsidR="0077295E">
        <w:t>,</w:t>
      </w:r>
      <w:r>
        <w:t xml:space="preserve"> MS-GF+</w:t>
      </w:r>
      <w:r w:rsidR="00DC4484" w:rsidRPr="002B7395">
        <w:t xml:space="preserve"> </w:t>
      </w:r>
      <w:r w:rsidR="0077295E">
        <w:t xml:space="preserve">and Comet, </w:t>
      </w:r>
      <w:r w:rsidR="00DC4484" w:rsidRPr="002B7395">
        <w:t xml:space="preserve">and </w:t>
      </w:r>
      <w:r w:rsidR="00CA629B"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500DF0">
      <w:pPr>
        <w:spacing w:after="0" w:line="240" w:lineRule="auto"/>
      </w:pPr>
      <w:r w:rsidRPr="00500DF0">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664B68" w:rsidRDefault="00724FD3" w:rsidP="006A1BFA">
      <w:pPr>
        <w:spacing w:after="0"/>
        <w:jc w:val="center"/>
      </w:pPr>
      <w:r>
        <w:rPr>
          <w:noProof/>
          <w:lang w:val="nb-NO" w:eastAsia="nb-NO"/>
        </w:rPr>
        <w:drawing>
          <wp:inline distT="0" distB="0" distL="0" distR="0">
            <wp:extent cx="5943600" cy="3591957"/>
            <wp:effectExtent l="57150" t="19050" r="114300" b="84693"/>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B60386" w:rsidRDefault="007C26C4" w:rsidP="007C26C4">
      <w:pPr>
        <w:pStyle w:val="Title"/>
        <w:rPr>
          <w:lang w:val="nb-NO"/>
        </w:rPr>
      </w:pPr>
      <w:proofErr w:type="spellStart"/>
      <w:r w:rsidRPr="00B60386">
        <w:rPr>
          <w:lang w:val="nb-NO"/>
        </w:rPr>
        <w:lastRenderedPageBreak/>
        <w:t>References</w:t>
      </w:r>
      <w:proofErr w:type="spellEnd"/>
    </w:p>
    <w:p w:rsidR="001415CD" w:rsidRPr="002B7395" w:rsidRDefault="001415CD" w:rsidP="001415CD">
      <w:pPr>
        <w:spacing w:after="0" w:line="240" w:lineRule="auto"/>
        <w:ind w:left="720" w:hanging="720"/>
        <w:rPr>
          <w:rFonts w:cs="Calibri"/>
        </w:rPr>
      </w:pPr>
      <w:bookmarkStart w:id="1" w:name="_ENREF_1"/>
      <w:r w:rsidRPr="00B60386">
        <w:rPr>
          <w:rFonts w:cs="Calibri"/>
          <w:lang w:val="nb-NO"/>
        </w:rPr>
        <w:t>1.</w:t>
      </w:r>
      <w:r w:rsidRPr="00B60386">
        <w:rPr>
          <w:rFonts w:cs="Calibri"/>
          <w:lang w:val="nb-NO"/>
        </w:rPr>
        <w:tab/>
        <w:t xml:space="preserve">Martens, L. et al. </w:t>
      </w:r>
      <w:r w:rsidRPr="002B7395">
        <w:rPr>
          <w:rFonts w:cs="Calibri"/>
        </w:rPr>
        <w:t xml:space="preserve">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2C4A56" w:rsidRPr="002B7395" w:rsidRDefault="002C4A56" w:rsidP="00BD54D1">
      <w:pPr>
        <w:spacing w:line="240" w:lineRule="auto"/>
        <w:rPr>
          <w:rFonts w:cs="Calibri"/>
        </w:rPr>
      </w:pP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352D" w:rsidRDefault="0021352D" w:rsidP="00C22471">
      <w:pPr>
        <w:spacing w:after="0" w:line="240" w:lineRule="auto"/>
      </w:pPr>
      <w:r>
        <w:separator/>
      </w:r>
    </w:p>
  </w:endnote>
  <w:endnote w:type="continuationSeparator" w:id="0">
    <w:p w:rsidR="0021352D" w:rsidRDefault="0021352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500DF0" w:rsidRPr="00EE5E45">
      <w:rPr>
        <w:b/>
      </w:rPr>
      <w:fldChar w:fldCharType="begin"/>
    </w:r>
    <w:r w:rsidR="00753DBE" w:rsidRPr="00EE5E45">
      <w:rPr>
        <w:b/>
      </w:rPr>
      <w:instrText xml:space="preserve"> PAGE </w:instrText>
    </w:r>
    <w:r w:rsidR="00500DF0" w:rsidRPr="00EE5E45">
      <w:rPr>
        <w:b/>
      </w:rPr>
      <w:fldChar w:fldCharType="separate"/>
    </w:r>
    <w:r w:rsidR="00724FD3">
      <w:rPr>
        <w:b/>
        <w:noProof/>
      </w:rPr>
      <w:t>9</w:t>
    </w:r>
    <w:r w:rsidR="00500DF0" w:rsidRPr="00EE5E45">
      <w:rPr>
        <w:b/>
      </w:rPr>
      <w:fldChar w:fldCharType="end"/>
    </w:r>
    <w:r w:rsidR="00753DBE" w:rsidRPr="00EE5E45">
      <w:t xml:space="preserve"> of </w:t>
    </w:r>
    <w:r w:rsidR="00500DF0" w:rsidRPr="00EE5E45">
      <w:rPr>
        <w:b/>
      </w:rPr>
      <w:fldChar w:fldCharType="begin"/>
    </w:r>
    <w:r w:rsidR="00753DBE" w:rsidRPr="00EE5E45">
      <w:rPr>
        <w:b/>
      </w:rPr>
      <w:instrText xml:space="preserve"> NUMPAGES  </w:instrText>
    </w:r>
    <w:r w:rsidR="00500DF0" w:rsidRPr="00EE5E45">
      <w:rPr>
        <w:b/>
      </w:rPr>
      <w:fldChar w:fldCharType="separate"/>
    </w:r>
    <w:r w:rsidR="00724FD3">
      <w:rPr>
        <w:b/>
        <w:noProof/>
      </w:rPr>
      <w:t>10</w:t>
    </w:r>
    <w:r w:rsidR="00500DF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352D" w:rsidRDefault="0021352D" w:rsidP="00C22471">
      <w:pPr>
        <w:spacing w:after="0" w:line="240" w:lineRule="auto"/>
      </w:pPr>
      <w:r>
        <w:separator/>
      </w:r>
    </w:p>
  </w:footnote>
  <w:footnote w:type="continuationSeparator" w:id="0">
    <w:p w:rsidR="0021352D" w:rsidRDefault="0021352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A95"/>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2E8"/>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45D8"/>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52D"/>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3507"/>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AE9"/>
    <w:rsid w:val="00396DB1"/>
    <w:rsid w:val="003A01F4"/>
    <w:rsid w:val="003A0AE3"/>
    <w:rsid w:val="003A4575"/>
    <w:rsid w:val="003A5607"/>
    <w:rsid w:val="003A5C40"/>
    <w:rsid w:val="003B0C19"/>
    <w:rsid w:val="003B166B"/>
    <w:rsid w:val="003B172A"/>
    <w:rsid w:val="003B275A"/>
    <w:rsid w:val="003B4709"/>
    <w:rsid w:val="003B4E8C"/>
    <w:rsid w:val="003B4F66"/>
    <w:rsid w:val="003B5455"/>
    <w:rsid w:val="003B7B62"/>
    <w:rsid w:val="003C059E"/>
    <w:rsid w:val="003C065A"/>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0DF0"/>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4B68"/>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19E"/>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4FD3"/>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295E"/>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1762"/>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5015"/>
    <w:rsid w:val="00AC56A8"/>
    <w:rsid w:val="00AC68FD"/>
    <w:rsid w:val="00AC6B52"/>
    <w:rsid w:val="00AC79D4"/>
    <w:rsid w:val="00AC7C2D"/>
    <w:rsid w:val="00AD187B"/>
    <w:rsid w:val="00AD1F6F"/>
    <w:rsid w:val="00AD4C93"/>
    <w:rsid w:val="00AD4EE8"/>
    <w:rsid w:val="00AD6E72"/>
    <w:rsid w:val="00AE0279"/>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305"/>
    <w:rsid w:val="00B27C67"/>
    <w:rsid w:val="00B27CCD"/>
    <w:rsid w:val="00B300A7"/>
    <w:rsid w:val="00B3341A"/>
    <w:rsid w:val="00B33495"/>
    <w:rsid w:val="00B354DF"/>
    <w:rsid w:val="00B36A02"/>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386"/>
    <w:rsid w:val="00B60FED"/>
    <w:rsid w:val="00B624CC"/>
    <w:rsid w:val="00B66250"/>
    <w:rsid w:val="00B6797C"/>
    <w:rsid w:val="00B7070F"/>
    <w:rsid w:val="00B70E3C"/>
    <w:rsid w:val="00B711A8"/>
    <w:rsid w:val="00B71799"/>
    <w:rsid w:val="00B72A57"/>
    <w:rsid w:val="00B72AC2"/>
    <w:rsid w:val="00B72BD4"/>
    <w:rsid w:val="00B73BC1"/>
    <w:rsid w:val="00B7565A"/>
    <w:rsid w:val="00B764CC"/>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753DF"/>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289D"/>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3E5"/>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3582"/>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ADC0C8-63D0-4B8C-8363-E32B970BB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10</Pages>
  <Words>1046</Words>
  <Characters>5545</Characters>
  <Application>Microsoft Office Word</Application>
  <DocSecurity>0</DocSecurity>
  <Lines>46</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7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69</cp:revision>
  <cp:lastPrinted>2013-09-29T10:03:00Z</cp:lastPrinted>
  <dcterms:created xsi:type="dcterms:W3CDTF">2011-09-01T10:00:00Z</dcterms:created>
  <dcterms:modified xsi:type="dcterms:W3CDTF">2014-10-22T16:27:00Z</dcterms:modified>
</cp:coreProperties>
</file>